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DB0972">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DB0972">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DB0972">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DB0972">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DB0972">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DB0972">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DB0972">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DB0972">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DB0972">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DB0972">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DB0972">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DB0972">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DB0972">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DB0972">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DB0972">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DB0972">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DB0972">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DB0972">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DB0972">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DB0972">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DB0972">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DB0972">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DB0972">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DB0972">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DB0972">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DB0972">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DB0972">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DB0972">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DB0972">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DB0972">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DB0972">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DB0972">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DB0972">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DB0972">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DB0972">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DB0972">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DB0972">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DB0972">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DB0972">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DB0972">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DB0972">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DB0972">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DB0972">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DB0972">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DB0972">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DB0972">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DB0972">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29209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r w:rsidR="00CF25FA" w:rsidRPr="00575967">
              <w:rPr>
                <w:rFonts w:eastAsia="Times New Roman"/>
                <w:color w:val="000000"/>
              </w:rPr>
              <w:t xml:space="preserve">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r w:rsidR="00CF25FA" w:rsidRPr="00575967">
              <w:rPr>
                <w:rFonts w:eastAsia="Times New Roman"/>
                <w:color w:val="000000"/>
              </w:rPr>
              <w:t xml:space="preserve">Plus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r w:rsidR="00CF25FA" w:rsidRPr="00575967">
              <w:rPr>
                <w:rFonts w:eastAsia="Times New Roman"/>
                <w:color w:val="000000"/>
              </w:rPr>
              <w:t xml:space="preserve">Or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With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C649AC">
      <w:pPr>
        <w:pStyle w:val="Heading1"/>
      </w:pPr>
      <w:bookmarkStart w:id="9" w:name="_Toc52292093"/>
      <w:r w:rsidRPr="00AF250F">
        <w:rPr>
          <w:caps w:val="0"/>
        </w:rPr>
        <w:lastRenderedPageBreak/>
        <w:t>ABSTRACT</w:t>
      </w:r>
      <w:bookmarkEnd w:id="9"/>
      <w:r w:rsidRPr="00AF250F">
        <w:rPr>
          <w:caps w:val="0"/>
        </w:rPr>
        <w:t xml:space="preserve"> </w:t>
      </w:r>
    </w:p>
    <w:p w14:paraId="3CA25038" w14:textId="31EE062D" w:rsidR="003D3C84" w:rsidRPr="003B0F7E" w:rsidRDefault="003D3C84" w:rsidP="0092506B">
      <w:pPr>
        <w:spacing w:after="0"/>
        <w:rPr>
          <w:i/>
          <w:iCs/>
        </w:rPr>
      </w:pPr>
      <w:r w:rsidRPr="003B0F7E">
        <w:rPr>
          <w:i/>
          <w:iCs/>
        </w:rPr>
        <w:t>Generative Adversarial Networks (GANs) is a deep learning method that is developed for synthesizing data. Area of applications for which it can be used are image-to-image translations, Video-to-video translation, and video retargeting. However, to  train those model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One way to overcame this problem is to collect datasets in one domain and translate it to another domain using image translation techniques to make it a paired dataset. Various research has leveraged enormous in image translation  us</w:t>
      </w:r>
      <w:r w:rsidR="000B06AD">
        <w:rPr>
          <w:i/>
          <w:iCs/>
        </w:rPr>
        <w:t>ing</w:t>
      </w:r>
      <w:r w:rsidRPr="003B0F7E">
        <w:rPr>
          <w:i/>
          <w:iCs/>
        </w:rPr>
        <w:t xml:space="preserve"> GANs on an unpaired dataset. As far as video translation is concerned, current GAN-based approaches do not entirely leverage space-time knowledge in videos. </w:t>
      </w:r>
    </w:p>
    <w:p w14:paraId="39EC5813" w14:textId="77777777"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3B0F7E">
        <w:rPr>
          <w:i/>
          <w:iCs/>
        </w:rPr>
        <w:t>adds</w:t>
      </w:r>
      <w:proofErr w:type="spellEnd"/>
      <w:r w:rsidRPr="003B0F7E">
        <w:rPr>
          <w:i/>
          <w:iCs/>
        </w:rPr>
        <w:t xml:space="preserve"> feature preserving loss and temporal aware discriminator to the network Cycle GAN and ReCycle GAN to generate more temporal consistent videos. </w:t>
      </w:r>
    </w:p>
    <w:p w14:paraId="3AFBA1AD" w14:textId="4B459A02"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I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 Object Disappearing appears to be another issue in recent works, so this thesis introduces a feature preserving constraint to minimize the distance between the extracted Efficientnet-B7 features on the generated fake image and the original input. This thesis work Combines the above two losses to preserve temporal information. </w:t>
      </w:r>
    </w:p>
    <w:p w14:paraId="62763C58" w14:textId="1E1BF210" w:rsidR="003D3C84" w:rsidRPr="003B0F7E" w:rsidRDefault="003D3C84" w:rsidP="0092506B">
      <w:pPr>
        <w:spacing w:after="0"/>
        <w:rPr>
          <w:i/>
          <w:iCs/>
        </w:rPr>
      </w:pPr>
      <w:r w:rsidRPr="003B0F7E">
        <w:rPr>
          <w:i/>
          <w:iCs/>
        </w:rPr>
        <w:t xml:space="preserve">Extensive qualitative and quantitative assessments demonstrate the notable success of the proposed system against existing methods. </w:t>
      </w:r>
      <w:proofErr w:type="spellStart"/>
      <w:r w:rsidR="00FB0212">
        <w:rPr>
          <w:i/>
          <w:iCs/>
        </w:rPr>
        <w:t>qualtitative</w:t>
      </w:r>
      <w:proofErr w:type="spellEnd"/>
      <w:r w:rsidR="00FB0212">
        <w:rPr>
          <w:i/>
          <w:iCs/>
        </w:rPr>
        <w:t xml:space="preserve"> and </w:t>
      </w:r>
      <w:proofErr w:type="spellStart"/>
      <w:r w:rsidR="00FB0212">
        <w:rPr>
          <w:i/>
          <w:iCs/>
        </w:rPr>
        <w:t>qualnitative</w:t>
      </w:r>
      <w:proofErr w:type="spellEnd"/>
      <w:r w:rsidR="00FB0212" w:rsidRPr="003B0F7E">
        <w:rPr>
          <w:i/>
          <w:iCs/>
        </w:rPr>
        <w:t xml:space="preserve"> </w:t>
      </w:r>
      <w:r w:rsidRPr="003B0F7E">
        <w:rPr>
          <w:i/>
          <w:iCs/>
        </w:rPr>
        <w:t xml:space="preserve">Experiments have shown that this research learns </w:t>
      </w:r>
      <w:r w:rsidR="0092506B">
        <w:rPr>
          <w:i/>
          <w:iCs/>
        </w:rPr>
        <w:t>better</w:t>
      </w:r>
      <w:r w:rsidRPr="003B0F7E">
        <w:rPr>
          <w:i/>
          <w:iCs/>
        </w:rPr>
        <w:t xml:space="preserve"> </w:t>
      </w:r>
      <w:proofErr w:type="spellStart"/>
      <w:r w:rsidRPr="003B0F7E">
        <w:rPr>
          <w:i/>
          <w:iCs/>
        </w:rPr>
        <w:t>Spatio</w:t>
      </w:r>
      <w:proofErr w:type="spellEnd"/>
      <w:r w:rsidRPr="003B0F7E">
        <w:rPr>
          <w:i/>
          <w:iCs/>
        </w:rPr>
        <w:t xml:space="preserve">-temporal information from the video. This paper </w:t>
      </w:r>
      <w:r w:rsidRPr="003B0F7E">
        <w:rPr>
          <w:i/>
          <w:iCs/>
        </w:rPr>
        <w:lastRenderedPageBreak/>
        <w:t>concludes that Adding feature preserving constraints and temporal aware discriminator to the Cycle GAN and ReCycle-GAN models does improve temporal coherency of output video.</w:t>
      </w:r>
    </w:p>
    <w:p w14:paraId="6CF5D548" w14:textId="77777777" w:rsidR="003D3C84" w:rsidRDefault="003D3C84" w:rsidP="003D3C84"/>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7D583FE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3B8052A" w:rsidR="00363B84" w:rsidRPr="00611D77" w:rsidRDefault="00363B84"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3B8052A" w:rsidR="00363B84" w:rsidRPr="00611D77" w:rsidRDefault="00363B84"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3FD07507"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its quality. </w:t>
      </w:r>
    </w:p>
    <w:p w14:paraId="62D53366" w14:textId="1DB97DE2" w:rsidR="001C1FA8" w:rsidRDefault="00B42477" w:rsidP="00B30BA1">
      <w:pPr>
        <w:pStyle w:val="ListParagraph"/>
        <w:numPr>
          <w:ilvl w:val="0"/>
          <w:numId w:val="1"/>
        </w:numPr>
      </w:pPr>
      <w:r w:rsidRPr="00AF250F">
        <w:t>E</w:t>
      </w:r>
      <w:r w:rsidR="00C41426" w:rsidRPr="00AF250F">
        <w:t>x</w:t>
      </w:r>
      <w:r w:rsidR="00A217C2" w:rsidRPr="00AF250F">
        <w:t>tract</w:t>
      </w:r>
      <w:r w:rsidR="002D2252">
        <w:t>ing</w:t>
      </w:r>
      <w:r w:rsidR="00A217C2" w:rsidRPr="00AF250F">
        <w:t xml:space="preserve">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1EE810F7"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80F962E"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not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A2D41E9" w:rsidR="00363B84" w:rsidRPr="00611D77" w:rsidRDefault="00363B84"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A2D41E9" w:rsidR="00363B84" w:rsidRPr="00611D77" w:rsidRDefault="00363B84"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DB097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DB0972"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DB0972"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445FBC8" w:rsidR="00363B84" w:rsidRPr="00611D77" w:rsidRDefault="00363B84"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445FBC8" w:rsidR="00363B84" w:rsidRPr="00611D77" w:rsidRDefault="00363B84"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1BEF1C23"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8E572F5"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0DB195F"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DB097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DB097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DB097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DB097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22F30DF" w:rsidR="00363B84" w:rsidRPr="00611D77" w:rsidRDefault="00363B84"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22F30DF" w:rsidR="00363B84" w:rsidRPr="00611D77" w:rsidRDefault="00363B84"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60AA2E5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43C68E4C"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and disc</w:t>
      </w:r>
      <w:proofErr w:type="spellStart"/>
      <w:r w:rsidRPr="00AF250F">
        <w:t>riminators</w:t>
      </w:r>
      <w:proofErr w:type="spellEnd"/>
      <w:r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4B53896"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799ACF3" w:rsidR="00363B84" w:rsidRPr="00B64C2F" w:rsidRDefault="00363B84"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799ACF3" w:rsidR="00363B84" w:rsidRPr="00B64C2F" w:rsidRDefault="00363B84"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DDC8794" w:rsidR="00363B84" w:rsidRPr="00611D77" w:rsidRDefault="00363B84"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DDC8794" w:rsidR="00363B84" w:rsidRPr="00611D77" w:rsidRDefault="00363B84"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0A50BEB9"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77777777" w:rsidR="002D225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1B60587E" w:rsidR="00B71A62" w:rsidRPr="00E740A4" w:rsidRDefault="00B71A62" w:rsidP="00B71A62">
      <w:pPr>
        <w:rPr>
          <w:iCs/>
        </w:rPr>
      </w:pPr>
      <w:r w:rsidRPr="00AF250F">
        <w:t xml:space="preserve">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78879F31"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541BB6"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0A2BDC61"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ml:space="preserve">, </w:t>
      </w:r>
      <w:proofErr w:type="spellStart"/>
      <w:r>
        <w:t>Xception</w:t>
      </w:r>
      <w:proofErr w:type="spellEnd"/>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proofErr w:type="spellStart"/>
      <w:r w:rsidRPr="00D772D7">
        <w:t>EfficientNet</w:t>
      </w:r>
      <w:proofErr w:type="spellEnd"/>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6B02AE7"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DB097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19992B38"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204317">
        <w:rPr>
          <w:color w:val="auto"/>
          <w:sz w:val="24"/>
          <w:szCs w:val="24"/>
        </w:rPr>
        <w:t xml:space="preserve"> Mode</w:t>
      </w:r>
      <w:r w:rsidR="00462FBD">
        <w:rPr>
          <w:color w:val="auto"/>
          <w:sz w:val="24"/>
          <w:szCs w:val="24"/>
        </w:rPr>
        <w:t xml:space="preserve">l </w:t>
      </w:r>
      <w:r w:rsidRPr="00204317">
        <w:rPr>
          <w:color w:val="auto"/>
          <w:sz w:val="24"/>
          <w:szCs w:val="24"/>
        </w:rPr>
        <w:t xml:space="preserve"> Architecture.</w:t>
      </w:r>
      <w:bookmarkEnd w:id="250"/>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EC96C6D" w:rsidR="00217B5D" w:rsidRPr="00AF250F" w:rsidRDefault="00EB687F" w:rsidP="00217B5D">
      <w:r w:rsidRPr="00AF250F">
        <w:t xml:space="preserve">Because </w:t>
      </w:r>
      <w:r w:rsidR="00FB655F">
        <w:t>this work</w:t>
      </w:r>
      <w:r w:rsidRPr="00AF250F">
        <w:t xml:space="preserve"> follow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5F4B5861" w:rsidR="00A0040C" w:rsidRDefault="00DB097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0936575A"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666694">
        <w:t xml:space="preserve"> </w:t>
      </w:r>
      <w:proofErr w:type="spellStart"/>
      <w:r w:rsidR="00666694">
        <w:t>training</w:t>
      </w:r>
      <w:proofErr w:type="spellEnd"/>
      <w:r w:rsidR="00666694">
        <w:t xml:space="preserve">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DB097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DB097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DB097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w:t>
      </w:r>
      <w:proofErr w:type="spellStart"/>
      <w:r w:rsidRPr="00AF250F">
        <w:t>rames</w:t>
      </w:r>
      <w:proofErr w:type="spellEnd"/>
      <w:r w:rsidRPr="00AF250F">
        <w:t xml:space="preserve">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DB097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DB097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292147"/>
      <w:r w:rsidRPr="002C5A45">
        <w:rPr>
          <w:highlight w:val="yellow"/>
        </w:rPr>
        <w:t xml:space="preserve">Temporal </w:t>
      </w:r>
      <w:r w:rsidR="00836C21" w:rsidRPr="002C5A45">
        <w:rPr>
          <w:highlight w:val="yellow"/>
        </w:rPr>
        <w:t>warping</w:t>
      </w:r>
      <w:bookmarkEnd w:id="266"/>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DB097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DB097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29214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DB097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B67F2AD"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29214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292083"/>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29215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29215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29215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29215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29215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spellStart"/>
            <w:r w:rsidRPr="007D1432">
              <w:t>LeakyReLU</w:t>
            </w:r>
            <w:proofErr w:type="spell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29215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29215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29215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 xml:space="preserve">(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29215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292085"/>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29216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292161"/>
      <w:r w:rsidRPr="00AF250F">
        <w:t>Overview</w:t>
      </w:r>
      <w:bookmarkEnd w:id="301"/>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2" w:name="_Toc52292162"/>
      <w:r>
        <w:t>Video-to-video</w:t>
      </w:r>
      <w:r w:rsidR="00480E04" w:rsidRPr="00AF250F">
        <w:t xml:space="preserve"> Translation</w:t>
      </w:r>
      <w:bookmarkEnd w:id="30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6CAE856E"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proofErr w:type="spellStart"/>
      <w:r w:rsidR="00363B84">
        <w:rPr>
          <w:color w:val="202124"/>
          <w:spacing w:val="2"/>
          <w:shd w:val="clear" w:color="auto" w:fill="FFFFFF"/>
        </w:rPr>
        <w:t>labled</w:t>
      </w:r>
      <w:proofErr w:type="spellEnd"/>
      <w:r w:rsidR="00363B84">
        <w:rPr>
          <w:color w:val="202124"/>
          <w:spacing w:val="2"/>
          <w:shd w:val="clear" w:color="auto" w:fill="FFFFFF"/>
        </w:rPr>
        <w:t xml:space="preserve">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292163"/>
      <w:r w:rsidRPr="00AF250F">
        <w:lastRenderedPageBreak/>
        <w:t xml:space="preserve">Flower to </w:t>
      </w:r>
      <w:r w:rsidR="0050786F" w:rsidRPr="00AF250F">
        <w:t>F</w:t>
      </w:r>
      <w:r w:rsidRPr="00AF250F">
        <w:t>lower</w:t>
      </w:r>
      <w:bookmarkEnd w:id="303"/>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250CBD04"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4CB7B334" w14:textId="77777777" w:rsidR="00BD0295" w:rsidRDefault="00EA15CF" w:rsidP="00BD0295">
      <w:pPr>
        <w:spacing w:before="0"/>
      </w:pPr>
      <w:r w:rsidRPr="00D84196">
        <w:rPr>
          <w:highlight w:val="yellow"/>
        </w:rPr>
        <w:lastRenderedPageBreak/>
        <w:t>The IS result clearly shows this thesis work advantages over Cycle-GAN(CC) and Cycle-GAN with Feature preserving loss (</w:t>
      </w:r>
      <w:r w:rsidRPr="00D84196">
        <w:rPr>
          <w:i/>
          <w:iCs/>
          <w:highlight w:val="yellow"/>
        </w:rPr>
        <w:t>CC+CP</w:t>
      </w:r>
      <w:r w:rsidRPr="00D84196">
        <w:rPr>
          <w:highlight w:val="yellow"/>
        </w:rPr>
        <w:t>), due to the improvements of video continuity and stability brought by the spatial-temporal constraint.</w:t>
      </w:r>
      <w:r w:rsidRPr="00AF250F">
        <w:t xml:space="preserve">  </w:t>
      </w:r>
      <w:r>
        <w:t xml:space="preserve">CC+CP+TD exceed CC and CC+TD, IS score with slight </w:t>
      </w:r>
      <w:proofErr w:type="spellStart"/>
      <w:r>
        <w:t>margine</w:t>
      </w:r>
      <w:proofErr w:type="spellEnd"/>
      <w:r>
        <w:t xml:space="preserve">, </w:t>
      </w:r>
      <w:r w:rsidR="00AB15A7">
        <w:t xml:space="preserve">as per Human evaluation study, </w:t>
      </w:r>
      <w:r w:rsidR="0042167B">
        <w:t xml:space="preserve">proposed work outperform </w:t>
      </w:r>
      <w:proofErr w:type="spellStart"/>
      <w:r w:rsidR="0042167B">
        <w:t>compaired</w:t>
      </w:r>
      <w:proofErr w:type="spellEnd"/>
      <w:r w:rsidR="0042167B">
        <w:t xml:space="preserve"> models significantly both in P1, P2 and per domain evaluation.</w:t>
      </w:r>
      <w:r>
        <w:t xml:space="preserve"> </w:t>
      </w:r>
    </w:p>
    <w:p w14:paraId="0261E4EB" w14:textId="77777777"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xml:space="preserve">. In training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 </w:t>
      </w:r>
      <w:r w:rsidRPr="00A40199">
        <w:t>Th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7450F861" w:rsidR="00FD2CAA" w:rsidRDefault="00FD2CAA" w:rsidP="00FD2CAA">
      <w:pPr>
        <w:rPr>
          <w:highlight w:val="yellow"/>
        </w:rPr>
      </w:pPr>
      <w:r>
        <w:t>To mitigate 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w:t>
      </w:r>
      <w:proofErr w:type="spellStart"/>
      <w:r w:rsidR="00810615">
        <w:t>penality</w:t>
      </w:r>
      <w:proofErr w:type="spellEnd"/>
      <w:r w:rsidR="00810615">
        <w:t xml:space="preserve"> result has not included on </w:t>
      </w:r>
      <w:r w:rsidRPr="00AF250F">
        <w:t>Human evaluation study and Inception score</w:t>
      </w:r>
      <w:r w:rsidR="00810615">
        <w:t xml:space="preserve"> report</w:t>
      </w:r>
      <w:r>
        <w:t>.</w:t>
      </w:r>
      <w:r w:rsidRPr="00AF250F">
        <w:t>)</w:t>
      </w:r>
      <w:r>
        <w:t>.</w:t>
      </w:r>
      <w:r w:rsidRPr="00D84196">
        <w:rPr>
          <w:highlight w:val="yellow"/>
        </w:rPr>
        <w:t xml:space="preserve"> </w:t>
      </w:r>
    </w:p>
    <w:p w14:paraId="3C801F9B" w14:textId="13D5F206" w:rsidR="00D84196" w:rsidRDefault="003921F7" w:rsidP="009C498D">
      <w:r>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w:t>
      </w:r>
      <w:r w:rsidR="009C498D">
        <w:t xml:space="preserve"> </w:t>
      </w:r>
      <w:r w:rsidR="009C498D">
        <w:rPr>
          <w:highlight w:val="yellow"/>
        </w:rPr>
        <w:t xml:space="preserve">Hence, this work performs </w:t>
      </w:r>
      <w:r w:rsidR="00D84196" w:rsidRPr="00D84196">
        <w:rPr>
          <w:highlight w:val="yellow"/>
        </w:rPr>
        <w:t>advantages over Cycle-GAN(CC) and Cycle-GAN with Feature preserving loss (</w:t>
      </w:r>
      <w:r w:rsidR="00D84196" w:rsidRPr="00D84196">
        <w:rPr>
          <w:i/>
          <w:iCs/>
          <w:highlight w:val="yellow"/>
        </w:rPr>
        <w:t>CC+CP</w:t>
      </w:r>
      <w:r w:rsidR="00D84196" w:rsidRPr="00D84196">
        <w:rPr>
          <w:highlight w:val="yellow"/>
        </w:rPr>
        <w:t>), due to the improvements of video continuity and stability brought by the spatial-temporal constraint.</w:t>
      </w:r>
      <w:r w:rsidR="00D84196" w:rsidRPr="00AF250F">
        <w:t xml:space="preserve">  </w:t>
      </w:r>
    </w:p>
    <w:p w14:paraId="0633041D" w14:textId="1A494923"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8538541"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12C956D8"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6DA2F1D"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9" w:name="_Toc52292164"/>
      <w:r w:rsidRPr="00AF250F">
        <w:t>Sunset</w:t>
      </w:r>
      <w:r w:rsidR="00962383">
        <w:t>-</w:t>
      </w:r>
      <w:r w:rsidRPr="00AF250F">
        <w:t>to</w:t>
      </w:r>
      <w:r w:rsidR="00962383">
        <w:t>-</w:t>
      </w:r>
      <w:r w:rsidRPr="00AF250F">
        <w:t>Day</w:t>
      </w:r>
      <w:bookmarkEnd w:id="309"/>
    </w:p>
    <w:p w14:paraId="72F61C9B" w14:textId="7BCDD74F"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1043B6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442799C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335198C5"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599D4C1F"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BD7FA2">
        <w:t xml:space="preserve">above </w:t>
      </w:r>
      <w:r w:rsidR="00BC1EBE">
        <w:t xml:space="preserve">figure, the </w:t>
      </w:r>
      <w:r w:rsidR="00BD7FA2">
        <w:t xml:space="preserve">car shape </w:t>
      </w:r>
      <w:proofErr w:type="spellStart"/>
      <w:r w:rsidR="00BD7FA2">
        <w:t>alterd</w:t>
      </w:r>
      <w:proofErr w:type="spellEnd"/>
      <w:r w:rsidR="00BD7FA2">
        <w:t xml:space="preserve"> a bit and the color of road line change on the result of Cycle-GAN. But proposed model can preserve the color and shape of the input frame.</w:t>
      </w: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Face_to_Face"/>
      <w:bookmarkStart w:id="316" w:name="_Toc52292165"/>
      <w:bookmarkEnd w:id="315"/>
      <w:r w:rsidRPr="00AF250F">
        <w:t>Face to Face</w:t>
      </w:r>
      <w:bookmarkEnd w:id="316"/>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2E3BDE60"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with slight edg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7777777" w:rsidR="009A15E1" w:rsidRPr="00AF250F" w:rsidRDefault="009A15E1" w:rsidP="009A15E1">
      <w:pPr>
        <w:pStyle w:val="Caption"/>
        <w:keepNext/>
        <w:jc w:val="center"/>
        <w:rPr>
          <w:color w:val="auto"/>
          <w:sz w:val="24"/>
          <w:szCs w:val="24"/>
        </w:rPr>
      </w:pPr>
      <w:bookmarkStart w:id="317"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E1561E">
        <w:trPr>
          <w:trHeight w:val="318"/>
        </w:trPr>
        <w:tc>
          <w:tcPr>
            <w:tcW w:w="982" w:type="pct"/>
            <w:vMerge w:val="restart"/>
            <w:tcBorders>
              <w:bottom w:val="single" w:sz="4" w:space="0" w:color="auto"/>
            </w:tcBorders>
            <w:vAlign w:val="center"/>
          </w:tcPr>
          <w:p w14:paraId="3C4DB835" w14:textId="77777777" w:rsidR="009A15E1" w:rsidRPr="00AF250F" w:rsidRDefault="009A15E1" w:rsidP="00E1561E">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E1561E">
            <w:pPr>
              <w:spacing w:before="0"/>
              <w:jc w:val="center"/>
            </w:pPr>
            <w:r w:rsidRPr="00AF250F">
              <w:t xml:space="preserve">Obama to Trump </w:t>
            </w:r>
          </w:p>
        </w:tc>
      </w:tr>
      <w:tr w:rsidR="009A15E1" w:rsidRPr="00AF250F" w14:paraId="7D3ADEAF" w14:textId="77777777" w:rsidTr="00E1561E">
        <w:trPr>
          <w:trHeight w:val="318"/>
        </w:trPr>
        <w:tc>
          <w:tcPr>
            <w:tcW w:w="982" w:type="pct"/>
            <w:vMerge/>
            <w:tcBorders>
              <w:top w:val="single" w:sz="4" w:space="0" w:color="auto"/>
            </w:tcBorders>
            <w:vAlign w:val="center"/>
          </w:tcPr>
          <w:p w14:paraId="713A67A0" w14:textId="77777777" w:rsidR="009A15E1" w:rsidRPr="00AF250F" w:rsidRDefault="009A15E1" w:rsidP="00E1561E">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E1561E">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E1561E">
            <w:pPr>
              <w:spacing w:before="0"/>
              <w:jc w:val="center"/>
            </w:pPr>
            <w:r>
              <w:t xml:space="preserve">Average </w:t>
            </w:r>
            <w:r w:rsidRPr="00AF250F">
              <w:t>Human evaluation</w:t>
            </w:r>
          </w:p>
          <w:p w14:paraId="7F4E630D" w14:textId="77777777" w:rsidR="009A15E1" w:rsidRPr="00AF250F" w:rsidRDefault="009A15E1" w:rsidP="00E1561E">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9A15E1" w:rsidRPr="00AF250F" w14:paraId="5AC88505" w14:textId="77777777" w:rsidTr="00E1561E">
        <w:trPr>
          <w:trHeight w:val="450"/>
        </w:trPr>
        <w:tc>
          <w:tcPr>
            <w:tcW w:w="982" w:type="pct"/>
            <w:tcBorders>
              <w:bottom w:val="single" w:sz="4" w:space="0" w:color="auto"/>
            </w:tcBorders>
            <w:vAlign w:val="center"/>
          </w:tcPr>
          <w:p w14:paraId="567DCE3E" w14:textId="77777777" w:rsidR="009A15E1" w:rsidRPr="00AF250F" w:rsidRDefault="009A15E1" w:rsidP="00E1561E">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E1561E">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E1561E">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E1561E">
            <w:pPr>
              <w:spacing w:before="0"/>
              <w:jc w:val="center"/>
            </w:pPr>
          </w:p>
        </w:tc>
      </w:tr>
      <w:tr w:rsidR="009A15E1" w:rsidRPr="00AF250F" w14:paraId="4337C1BD" w14:textId="77777777" w:rsidTr="00E1561E">
        <w:trPr>
          <w:trHeight w:val="476"/>
        </w:trPr>
        <w:tc>
          <w:tcPr>
            <w:tcW w:w="982" w:type="pct"/>
            <w:tcBorders>
              <w:top w:val="single" w:sz="4" w:space="0" w:color="auto"/>
            </w:tcBorders>
            <w:vAlign w:val="center"/>
          </w:tcPr>
          <w:p w14:paraId="59A3F37F" w14:textId="77777777" w:rsidR="009A15E1" w:rsidRPr="00AF250F" w:rsidRDefault="009A15E1" w:rsidP="00E1561E">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E1561E">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E1561E">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E1561E">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E1561E">
            <w:pPr>
              <w:spacing w:before="0"/>
              <w:jc w:val="center"/>
            </w:pPr>
            <w:r w:rsidRPr="00AF250F">
              <w:rPr>
                <w:rFonts w:ascii="Cambria Math" w:hAnsi="Cambria Math"/>
              </w:rPr>
              <w:t>Trump</w:t>
            </w:r>
          </w:p>
        </w:tc>
      </w:tr>
      <w:tr w:rsidR="009A15E1" w:rsidRPr="00AF250F" w14:paraId="10CD7D8B" w14:textId="77777777" w:rsidTr="00E1561E">
        <w:trPr>
          <w:trHeight w:val="521"/>
        </w:trPr>
        <w:tc>
          <w:tcPr>
            <w:tcW w:w="982" w:type="pct"/>
            <w:vAlign w:val="center"/>
          </w:tcPr>
          <w:p w14:paraId="4D104B12" w14:textId="77777777" w:rsidR="009A15E1" w:rsidRPr="00AF250F" w:rsidRDefault="009A15E1" w:rsidP="00E1561E">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E1561E">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E1561E">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E1561E">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E1561E">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E1561E">
        <w:trPr>
          <w:trHeight w:val="432"/>
        </w:trPr>
        <w:tc>
          <w:tcPr>
            <w:tcW w:w="982" w:type="pct"/>
            <w:vAlign w:val="center"/>
          </w:tcPr>
          <w:p w14:paraId="3655F8FD" w14:textId="77777777" w:rsidR="009A15E1" w:rsidRPr="00AF250F" w:rsidRDefault="009A15E1" w:rsidP="00E1561E">
            <w:pPr>
              <w:spacing w:before="0"/>
              <w:jc w:val="left"/>
            </w:pPr>
            <w:r w:rsidRPr="00AF250F">
              <w:t>RC + TD</w:t>
            </w:r>
          </w:p>
        </w:tc>
        <w:tc>
          <w:tcPr>
            <w:tcW w:w="1004" w:type="pct"/>
            <w:vAlign w:val="center"/>
          </w:tcPr>
          <w:p w14:paraId="1B3DE44B" w14:textId="77777777" w:rsidR="009A15E1" w:rsidRPr="00AF250F" w:rsidRDefault="009A15E1" w:rsidP="00E1561E">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E1561E">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E1561E">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E1561E">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r w:rsidR="007A132C">
        <w:t>10</w:t>
      </w:r>
      <w:r>
        <w:t xml:space="preserve">,  which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14FD64AE">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40D104E3">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7F7DA04A" w:rsidR="00980300" w:rsidRPr="00F42CDC" w:rsidRDefault="00F42CDC" w:rsidP="00F42CDC">
      <w:pPr>
        <w:pStyle w:val="Caption"/>
        <w:jc w:val="center"/>
        <w:rPr>
          <w:color w:val="000000" w:themeColor="text1"/>
          <w:sz w:val="24"/>
          <w:szCs w:val="24"/>
        </w:rPr>
      </w:pPr>
      <w:bookmarkStart w:id="318"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8"/>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783A36E5" w14:textId="77777777" w:rsidR="009A15E1" w:rsidRDefault="009A15E1" w:rsidP="009A15E1">
      <w:pPr>
        <w:pStyle w:val="Caption"/>
        <w:jc w:val="center"/>
        <w:rPr>
          <w:color w:val="auto"/>
          <w:sz w:val="24"/>
          <w:szCs w:val="24"/>
        </w:rPr>
      </w:pPr>
      <w:bookmarkStart w:id="319"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0</w:t>
      </w:r>
      <w:r>
        <w:rPr>
          <w:color w:val="auto"/>
          <w:sz w:val="24"/>
          <w:szCs w:val="24"/>
        </w:rPr>
        <w:fldChar w:fldCharType="end"/>
      </w:r>
      <w:r w:rsidRPr="00C47E48">
        <w:rPr>
          <w:color w:val="auto"/>
          <w:sz w:val="24"/>
          <w:szCs w:val="24"/>
        </w:rPr>
        <w:t xml:space="preserve"> RC Trump Generated image sequences</w:t>
      </w:r>
      <w:bookmarkEnd w:id="319"/>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20"/>
            <w:r w:rsidRPr="00AF250F">
              <w:t>RC+TD</w:t>
            </w:r>
            <w:commentRangeEnd w:id="320"/>
            <w:r w:rsidRPr="00AF250F">
              <w:rPr>
                <w:rStyle w:val="CommentReference"/>
              </w:rPr>
              <w:commentReference w:id="320"/>
            </w:r>
          </w:p>
        </w:tc>
        <w:tc>
          <w:tcPr>
            <w:tcW w:w="8523" w:type="dxa"/>
            <w:vMerge/>
          </w:tcPr>
          <w:p w14:paraId="5309726E" w14:textId="77777777" w:rsidR="00D22272" w:rsidRPr="00AF250F" w:rsidRDefault="00D22272" w:rsidP="00980300">
            <w:pPr>
              <w:keepNext/>
              <w:spacing w:before="0"/>
            </w:pPr>
          </w:p>
        </w:tc>
      </w:tr>
    </w:tbl>
    <w:p w14:paraId="6194E722" w14:textId="1E92A655" w:rsidR="00B84804" w:rsidRPr="00B84804" w:rsidRDefault="00B84804" w:rsidP="00B84804">
      <w:pPr>
        <w:pStyle w:val="Caption"/>
        <w:jc w:val="center"/>
        <w:rPr>
          <w:color w:val="auto"/>
          <w:sz w:val="24"/>
          <w:szCs w:val="24"/>
        </w:rPr>
      </w:pPr>
      <w:bookmarkStart w:id="321"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9</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21"/>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2" w:name="_Toc52292166"/>
      <w:proofErr w:type="spellStart"/>
      <w:r>
        <w:t>Adiss</w:t>
      </w:r>
      <w:proofErr w:type="spellEnd"/>
      <w:r>
        <w:t xml:space="preserve"> (</w:t>
      </w:r>
      <w:r>
        <w:rPr>
          <w:rFonts w:ascii="Nyala" w:hAnsi="Nyala"/>
          <w:lang w:val="am-ET"/>
        </w:rPr>
        <w:t>አዲስ)</w:t>
      </w:r>
      <w:bookmarkEnd w:id="322"/>
      <w:r w:rsidRPr="00AF250F">
        <w:t xml:space="preserve"> </w:t>
      </w:r>
    </w:p>
    <w:p w14:paraId="39E90289" w14:textId="77777777" w:rsidR="00DF484A"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proofErr w:type="spellStart"/>
      <w:r w:rsidR="002C498B" w:rsidRPr="00143E90">
        <w:t>implicat</w:t>
      </w:r>
      <w:proofErr w:type="spellEnd"/>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 xml:space="preserve">contain full face including hair and </w:t>
      </w:r>
      <w:proofErr w:type="spellStart"/>
      <w:r w:rsidR="00B5142A">
        <w:t>co</w:t>
      </w:r>
      <w:r w:rsidR="004A0233">
        <w:t>lorfull</w:t>
      </w:r>
      <w:proofErr w:type="spellEnd"/>
      <w:r w:rsidR="00B5142A">
        <w:t xml:space="preserve"> background</w:t>
      </w:r>
      <w:r w:rsidR="0081531F" w:rsidRPr="00143E90">
        <w:t>,</w:t>
      </w:r>
    </w:p>
    <w:p w14:paraId="55898CEF" w14:textId="7ED8FC98" w:rsidR="0081531F" w:rsidRPr="00143E90" w:rsidRDefault="00DF484A" w:rsidP="0081531F">
      <w:r>
        <w:lastRenderedPageBreak/>
        <w:t>S</w:t>
      </w:r>
      <w:r w:rsidR="0081531F" w:rsidRPr="00143E90">
        <w:t>imilar to the previous experiment</w:t>
      </w:r>
      <w:r w:rsidR="0081531F">
        <w:t>; 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66B6A19"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Pr="00EB3AB3">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Pr="00EB3AB3">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13D108A2" w14:textId="5BED0B49" w:rsidR="005866A2" w:rsidRDefault="005866A2" w:rsidP="00402F45"/>
    <w:p w14:paraId="2FD6E096" w14:textId="6172B800" w:rsidR="009A1A15" w:rsidRDefault="009A1A15" w:rsidP="00402F45"/>
    <w:p w14:paraId="0909CC38" w14:textId="77777777" w:rsidR="009A1A15" w:rsidRDefault="009A1A15"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 xml:space="preserve">Abiy to </w:t>
            </w:r>
            <w:proofErr w:type="spellStart"/>
            <w:r>
              <w:t>Dibretsion</w:t>
            </w:r>
            <w:proofErr w:type="spellEnd"/>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1274A849"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A92971">
              <w:rPr>
                <w:rFonts w:ascii="Cambria Math" w:hAnsi="Cambria Math"/>
                <w:b/>
                <w:bCs/>
              </w:rPr>
              <w:t>17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225DDE76" w:rsidR="005866A2" w:rsidRPr="00A92971" w:rsidRDefault="005866A2" w:rsidP="00A219BB">
            <w:pPr>
              <w:spacing w:before="0"/>
              <w:jc w:val="center"/>
              <w:rPr>
                <w:rFonts w:ascii="Cambria Math" w:hAnsi="Cambria Math"/>
              </w:rPr>
            </w:pPr>
            <w:r w:rsidRPr="00A92971">
              <w:rPr>
                <w:rFonts w:ascii="Cambria Math" w:hAnsi="Cambria Math"/>
              </w:rPr>
              <w:t>1.</w:t>
            </w:r>
            <w:r w:rsidR="00A92971" w:rsidRPr="00A92971">
              <w:rPr>
                <w:rFonts w:ascii="Cambria Math" w:hAnsi="Cambria Math"/>
              </w:rPr>
              <w:t>248</w:t>
            </w:r>
            <w:r w:rsidRPr="00A92971">
              <w:rPr>
                <w:rFonts w:ascii="Cambria Math" w:hAnsi="Cambria Math"/>
              </w:rPr>
              <w:t>8±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3" w:name="_Toc52292167"/>
      <w:r w:rsidRPr="00AF250F">
        <w:t>Conclusion and Future work</w:t>
      </w:r>
      <w:bookmarkEnd w:id="323"/>
    </w:p>
    <w:p w14:paraId="037EDA3B" w14:textId="6096B10F" w:rsidR="00851C68" w:rsidRPr="00AF250F" w:rsidRDefault="00851C68" w:rsidP="00F245F3">
      <w:pPr>
        <w:pStyle w:val="Heading2"/>
      </w:pPr>
      <w:bookmarkStart w:id="324" w:name="_Toc52292168"/>
      <w:r w:rsidRPr="00AF250F">
        <w:t>Conclusion</w:t>
      </w:r>
      <w:bookmarkEnd w:id="324"/>
    </w:p>
    <w:p w14:paraId="5E9014B8" w14:textId="2126DB69" w:rsidR="00E8394C" w:rsidRPr="00AF250F"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straightforward way to </w:t>
      </w:r>
      <w:r>
        <w:t>video-to-video</w:t>
      </w:r>
      <w:r w:rsidR="00451DAA" w:rsidRPr="00AF250F">
        <w:t xml:space="preserve"> translation carry out the </w:t>
      </w:r>
      <w:r>
        <w:t>image-to-image</w:t>
      </w:r>
      <w:r w:rsidR="00451DAA" w:rsidRPr="00AF250F">
        <w:t xml:space="preserve"> translation in each frame of input videos without considering those frames </w:t>
      </w:r>
      <w:r w:rsidR="00952DA6">
        <w:t xml:space="preserve">that </w:t>
      </w:r>
      <w:r w:rsidR="00451DAA" w:rsidRPr="00AF250F">
        <w:t>ha</w:t>
      </w:r>
      <w:r w:rsidR="00A664A2">
        <w:t>ve</w:t>
      </w:r>
      <w:r w:rsidR="00451DAA" w:rsidRPr="00AF250F">
        <w:t xml:space="preserve"> a relation between them. This approach is non-trivial since </w:t>
      </w:r>
      <w:r w:rsidR="0004486F" w:rsidRPr="00AF250F">
        <w:t xml:space="preserve">the </w:t>
      </w:r>
      <w:r w:rsidR="00451DAA" w:rsidRPr="00AF250F">
        <w:t>underl</w:t>
      </w:r>
      <w:r w:rsidR="0004486F" w:rsidRPr="00AF250F">
        <w:t>ying</w:t>
      </w:r>
      <w:r w:rsidR="00451DAA" w:rsidRPr="00AF250F">
        <w:t xml:space="preserve"> flickering </w:t>
      </w:r>
      <w:r w:rsidR="0004486F" w:rsidRPr="00AF250F">
        <w:t xml:space="preserve">problem </w:t>
      </w:r>
      <w:r w:rsidR="00451DAA" w:rsidRPr="00AF250F">
        <w:t>effect i</w:t>
      </w:r>
      <w:r w:rsidR="0004486F" w:rsidRPr="00AF250F">
        <w:t>s i</w:t>
      </w:r>
      <w:r w:rsidR="00451DAA" w:rsidRPr="00AF250F">
        <w:t>n the output video.</w:t>
      </w:r>
      <w:r w:rsidR="00C25948" w:rsidRPr="00AF250F">
        <w:t xml:space="preserve">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5" w:name="_Toc52292169"/>
      <w:r w:rsidRPr="00AF250F">
        <w:t xml:space="preserve">Limitation and </w:t>
      </w:r>
      <w:r w:rsidR="00851C68" w:rsidRPr="00AF250F">
        <w:t>Future work</w:t>
      </w:r>
      <w:bookmarkEnd w:id="325"/>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w:t>
      </w:r>
      <w:r>
        <w:lastRenderedPageBreak/>
        <w:t xml:space="preserve">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6" w:name="_Toc52292170"/>
      <w:r w:rsidRPr="00AF250F">
        <w:lastRenderedPageBreak/>
        <w:t>References</w:t>
      </w:r>
      <w:bookmarkEnd w:id="257"/>
      <w:bookmarkEnd w:id="326"/>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7" w:name="_Toc52292171"/>
      <w:r w:rsidRPr="00AF250F">
        <w:lastRenderedPageBreak/>
        <w:t>Appendix</w:t>
      </w:r>
      <w:bookmarkEnd w:id="327"/>
    </w:p>
    <w:p w14:paraId="23A43E0B" w14:textId="4AA4D759" w:rsidR="00B82318" w:rsidRPr="00AF250F" w:rsidRDefault="00F61D5B" w:rsidP="00F245F3">
      <w:pPr>
        <w:pStyle w:val="Heading2"/>
        <w:numPr>
          <w:ilvl w:val="0"/>
          <w:numId w:val="0"/>
        </w:numPr>
        <w:ind w:left="720"/>
      </w:pPr>
      <w:bookmarkStart w:id="328" w:name="_Appendix_A:_Loss"/>
      <w:bookmarkStart w:id="329" w:name="_Toc52292172"/>
      <w:bookmarkEnd w:id="328"/>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9"/>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30" w:name="_Hlk51921711"/>
    <w:p w14:paraId="4C5863EA" w14:textId="77777777" w:rsidR="00AE2844" w:rsidRPr="00D21DA4" w:rsidRDefault="00DB097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1"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r w:rsidR="001831CC" w:rsidRPr="00AF250F">
              <w:rPr>
                <w:vertAlign w:val="superscript"/>
              </w:rPr>
              <w:t>th</w:t>
            </w:r>
            <w:r w:rsidR="001831CC" w:rsidRPr="00AF250F">
              <w:t xml:space="preserve"> </w:t>
            </w:r>
            <w:r w:rsidR="003E5CAD">
              <w:t xml:space="preserve"> </w:t>
            </w:r>
            <w:r w:rsidR="003E5CAD" w:rsidRPr="00AF250F">
              <w:t>epoch</w:t>
            </w:r>
          </w:p>
        </w:tc>
        <w:tc>
          <w:tcPr>
            <w:tcW w:w="2702" w:type="dxa"/>
            <w:gridSpan w:val="2"/>
            <w:vAlign w:val="center"/>
          </w:tcPr>
          <w:p w14:paraId="14BB4DA5" w14:textId="051BBAA0" w:rsidR="003E5CAD" w:rsidRPr="00AF250F" w:rsidRDefault="002D2668" w:rsidP="00AE2844">
            <w:pPr>
              <w:spacing w:before="0"/>
              <w:jc w:val="center"/>
            </w:pPr>
            <w:r>
              <w:t>1</w:t>
            </w:r>
            <w:r w:rsidR="008D33E3">
              <w:t>0</w:t>
            </w:r>
            <w:r w:rsidR="001831CC" w:rsidRPr="00AF250F">
              <w:rPr>
                <w:vertAlign w:val="superscript"/>
              </w:rPr>
              <w:t>th</w:t>
            </w:r>
            <w:r w:rsidR="001831CC">
              <w:t xml:space="preserve"> </w:t>
            </w:r>
            <w:r w:rsidR="003E5CAD" w:rsidRPr="00AF250F">
              <w:t xml:space="preserve"> epoch</w:t>
            </w:r>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r w:rsidR="001831CC" w:rsidRPr="00AF250F">
              <w:rPr>
                <w:vertAlign w:val="superscript"/>
              </w:rPr>
              <w:t>th</w:t>
            </w:r>
            <w:r w:rsidR="001831CC">
              <w:t xml:space="preserve"> </w:t>
            </w:r>
            <w:r w:rsidR="003E5CAD" w:rsidRPr="00AF250F">
              <w:t xml:space="preserve"> epoch</w:t>
            </w:r>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r w:rsidRPr="00AF250F">
              <w:rPr>
                <w:vertAlign w:val="superscript"/>
              </w:rPr>
              <w:t>th</w:t>
            </w:r>
            <w:r w:rsidRPr="00AF250F">
              <w:t xml:space="preserve"> </w:t>
            </w:r>
            <w:r>
              <w:t xml:space="preserve"> </w:t>
            </w:r>
            <w:r w:rsidRPr="00AF250F">
              <w:t>epoch</w:t>
            </w:r>
          </w:p>
        </w:tc>
        <w:tc>
          <w:tcPr>
            <w:tcW w:w="2702" w:type="dxa"/>
            <w:gridSpan w:val="2"/>
            <w:vAlign w:val="center"/>
          </w:tcPr>
          <w:p w14:paraId="31235281" w14:textId="77777777" w:rsidR="0029727C" w:rsidRPr="00AF250F" w:rsidRDefault="0029727C" w:rsidP="00363B84">
            <w:pPr>
              <w:spacing w:before="0"/>
              <w:jc w:val="center"/>
            </w:pPr>
            <w:r>
              <w:t>10</w:t>
            </w:r>
            <w:r w:rsidRPr="00AF250F">
              <w:rPr>
                <w:vertAlign w:val="superscript"/>
              </w:rPr>
              <w:t>th</w:t>
            </w:r>
            <w:r>
              <w:t xml:space="preserve"> </w:t>
            </w:r>
            <w:r w:rsidRPr="00AF250F">
              <w:t xml:space="preserve"> epoch</w:t>
            </w:r>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r w:rsidRPr="00AF250F">
              <w:rPr>
                <w:vertAlign w:val="superscript"/>
              </w:rPr>
              <w:t>th</w:t>
            </w:r>
            <w:r>
              <w:t xml:space="preserve"> </w:t>
            </w:r>
            <w:r w:rsidRPr="00AF250F">
              <w:t xml:space="preserve"> epoch</w:t>
            </w:r>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r>
        <w:t>Adiss</w:t>
      </w:r>
      <w:proofErr w:type="spellEnd"/>
      <w:r>
        <w:t xml:space="preserve">( </w:t>
      </w:r>
      <w:r>
        <w:rPr>
          <w:rFonts w:ascii="Nyala" w:hAnsi="Nyala"/>
          <w:lang w:val="am-ET"/>
        </w:rPr>
        <w:t>አዲስ)</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2" w:name="_Appendix_D:_Cycle"/>
      <w:bookmarkStart w:id="333" w:name="_Toc52292174"/>
      <w:bookmarkEnd w:id="332"/>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4"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5" w:name="_Appendix_F:_Inception"/>
      <w:bookmarkStart w:id="336" w:name="_Toc52292176"/>
      <w:bookmarkEnd w:id="335"/>
      <w:r w:rsidRPr="00AF250F">
        <w:lastRenderedPageBreak/>
        <w:t xml:space="preserve">Appendix </w:t>
      </w:r>
      <w:r>
        <w:t>F</w:t>
      </w:r>
      <w:r w:rsidRPr="00AF250F">
        <w:t xml:space="preserve">: </w:t>
      </w:r>
      <w:r w:rsidR="00AC0EB9">
        <w:t>User Study Evaluation Form Questions Sample</w:t>
      </w:r>
      <w:bookmarkEnd w:id="336"/>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proofErr w:type="spellStart"/>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7" w:name="_Toc52292177"/>
      <w:r w:rsidRPr="00AF250F">
        <w:lastRenderedPageBreak/>
        <w:t xml:space="preserve">Appendix </w:t>
      </w:r>
      <w:r>
        <w:t>E</w:t>
      </w:r>
      <w:r w:rsidRPr="00AF250F">
        <w:t xml:space="preserve">: </w:t>
      </w:r>
      <w:proofErr w:type="spellStart"/>
      <w:r>
        <w:t>Plimininary</w:t>
      </w:r>
      <w:proofErr w:type="spellEnd"/>
      <w:r>
        <w:t xml:space="preserve"> study</w:t>
      </w:r>
      <w:bookmarkEnd w:id="337"/>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proofErr w:type="spellStart"/>
      <w:r w:rsidR="00DB07AE">
        <w:t>priminary</w:t>
      </w:r>
      <w:proofErr w:type="spellEnd"/>
      <w:r w:rsidR="00DB07AE">
        <w:t xml:space="preserve">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20" w:author="kirubel abebe" w:date="2020-09-21T10:10:00Z" w:initials="ka">
    <w:p w14:paraId="51D51641" w14:textId="76C39586" w:rsidR="00363B84" w:rsidRDefault="00363B8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41056C" w14:textId="77777777" w:rsidR="00DB0972" w:rsidRDefault="00DB0972" w:rsidP="006C5C4D">
      <w:pPr>
        <w:spacing w:after="0" w:line="240" w:lineRule="auto"/>
      </w:pPr>
      <w:r>
        <w:separator/>
      </w:r>
    </w:p>
  </w:endnote>
  <w:endnote w:type="continuationSeparator" w:id="0">
    <w:p w14:paraId="5EAFDC93" w14:textId="77777777" w:rsidR="00DB0972" w:rsidRDefault="00DB097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63B84" w:rsidRDefault="00363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63B84" w:rsidRDefault="00363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63B84" w:rsidRDefault="00363B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63B84" w:rsidRDefault="00363B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63B84" w:rsidRDefault="00363B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63B84" w:rsidRDefault="00363B8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63B84" w:rsidRDefault="00363B8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63B84" w:rsidRDefault="00363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3124CF" w14:textId="77777777" w:rsidR="00DB0972" w:rsidRDefault="00DB0972" w:rsidP="006C5C4D">
      <w:pPr>
        <w:spacing w:after="0" w:line="240" w:lineRule="auto"/>
      </w:pPr>
      <w:r>
        <w:separator/>
      </w:r>
    </w:p>
  </w:footnote>
  <w:footnote w:type="continuationSeparator" w:id="0">
    <w:p w14:paraId="3D4FB84B" w14:textId="77777777" w:rsidR="00DB0972" w:rsidRDefault="00DB0972" w:rsidP="006C5C4D">
      <w:pPr>
        <w:spacing w:after="0" w:line="240" w:lineRule="auto"/>
      </w:pPr>
      <w:r>
        <w:continuationSeparator/>
      </w:r>
    </w:p>
  </w:footnote>
  <w:footnote w:id="1">
    <w:p w14:paraId="477C4AEB" w14:textId="38FA7075" w:rsidR="00363B84" w:rsidRDefault="00363B84">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63B84" w:rsidRPr="0087636F" w:rsidRDefault="00363B84">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63B84" w:rsidRDefault="00363B84"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363B84" w:rsidRDefault="00363B84">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363B84" w:rsidRDefault="00363B84">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363B84" w:rsidRDefault="00363B84">
      <w:pPr>
        <w:pStyle w:val="FootnoteText"/>
      </w:pPr>
      <w:r w:rsidRPr="0096266A">
        <w:rPr>
          <w:rStyle w:val="FootnoteReference"/>
        </w:rPr>
        <w:footnoteRef/>
      </w:r>
      <w:r>
        <w:t xml:space="preserve"> Each </w:t>
      </w:r>
      <w:r>
        <w:t>experimiment takes around 2.13 day for training.(200 epochs)</w:t>
      </w:r>
    </w:p>
  </w:footnote>
  <w:footnote w:id="7">
    <w:p w14:paraId="060B1588" w14:textId="77777777" w:rsidR="00363B84" w:rsidRDefault="00363B84"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363B84" w:rsidRDefault="00363B84">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363B84" w:rsidRDefault="00363B84"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11670F9B" w14:textId="77777777" w:rsidR="009A15E1" w:rsidRDefault="009A15E1"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A4AD186" w:rsidR="00363B84" w:rsidRDefault="00363B84"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0FAMzeiKo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86CDA"/>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B84"/>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3E94"/>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5A7"/>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45A6"/>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972"/>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484A"/>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5CF"/>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5C3E"/>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22DD"/>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microsoft.com/office/2018/08/relationships/commentsExtensible" Target="commentsExtensible.xml"/><Relationship Id="rId76" Type="http://schemas.openxmlformats.org/officeDocument/2006/relationships/image" Target="media/image40.png"/><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1/relationships/commentsExtended" Target="commentsExtended.xml"/><Relationship Id="rId74" Type="http://schemas.openxmlformats.org/officeDocument/2006/relationships/image" Target="media/image38.png"/><Relationship Id="rId79" Type="http://schemas.microsoft.com/office/2011/relationships/people" Target="people.xml"/><Relationship Id="rId5" Type="http://schemas.openxmlformats.org/officeDocument/2006/relationships/settings" Target="settings.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openxmlformats.org/officeDocument/2006/relationships/comments" Target="comments.xml"/><Relationship Id="rId73" Type="http://schemas.openxmlformats.org/officeDocument/2006/relationships/image" Target="media/image37.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image" Target="media/image32.png"/><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6/09/relationships/commentsIds" Target="commentsIds.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7</TotalTime>
  <Pages>101</Pages>
  <Words>56829</Words>
  <Characters>323926</Characters>
  <Application>Microsoft Office Word</Application>
  <DocSecurity>0</DocSecurity>
  <Lines>2699</Lines>
  <Paragraphs>75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54</cp:revision>
  <cp:lastPrinted>2020-09-24T12:01:00Z</cp:lastPrinted>
  <dcterms:created xsi:type="dcterms:W3CDTF">2020-09-26T18:46:00Z</dcterms:created>
  <dcterms:modified xsi:type="dcterms:W3CDTF">2020-09-30T12:2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